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F064A8" w14:textId="7921ADE8" w:rsidR="00167CAB" w:rsidRDefault="0086124A">
      <w:r>
        <w:t>My publications</w:t>
      </w:r>
    </w:p>
    <w:p w14:paraId="3C53A047" w14:textId="342B7DA8" w:rsidR="0086124A" w:rsidRDefault="00080491" w:rsidP="00080491">
      <w:pPr>
        <w:widowControl w:val="0"/>
        <w:autoSpaceDE w:val="0"/>
        <w:autoSpaceDN w:val="0"/>
        <w:adjustRightInd w:val="0"/>
      </w:pPr>
      <w:r>
        <w:fldChar w:fldCharType="begin" w:fldLock="1"/>
      </w:r>
      <w:r>
        <w:instrText>ADDIN CSL_CITATION {"citationItems":[{"id":"ITEM-1","itemData":{"DOI":"10.1109/WOCC.2011.5872283","abstract":"Recent research in human mobility patterns has shown truncated power law behavior for flight length and pause time distributions[8]. Various approaches have been applied to increase the efficiency of weighted clustering algorithms for mobile networks but no quantitative work has been done to exploit contextual mobility of human walk. In this paper we quantify the effect of human walk context through notions of super flight length and super pause time and uses them as parameters in the weighted clustering algorithm. We explore the premise that better stability of clustering can be achieved if the network is aware of super flight length and super pause time at node level. We demonstrate this for single-hop cellphone based sensor network where cellphone users generally exhibit truncated power law mobility characteristics. We are proposing three human walk context based Mobility Resistant Clustering Algorithm (HMRECA) which effectively captures human walk characteristics, and achieves better stability compared to WCA[7] of Mobile adhoc network and less power consumption compared to MRECA[6] algorithm of adhoc sensor networks. The context parameters used in HMRECA algorithms predicts the stability of clusters more effectively, compared to mobility parameter of WCA algorithm. © 2011 IEEE.","author":[{"dropping-particle":"","family":"Shah","given":"M. B.","non-dropping-particle":"","parse-names":false,"suffix":""},{"dropping-particle":"","family":"Verma","given":"P. P.","non-dropping-particle":"","parse-names":false,"suffix":""},{"dropping-particle":"","family":"Merchant","given":"S. N.","non-dropping-particle":"","parse-names":false,"suffix":""},{"dropping-particle":"","family":"Desai","given":"U. B.","non-dropping-particle":"","parse-names":false,"suffix":""}],"container-title":"WOCC 2011 - 20th Annual Wireless and Optical Communications Conference","id":"ITEM-1","issued":{"date-parts":[["2011"]]},"title":"Human walk aware mobility resistant efficient clustering for data gathering in cell phone based wireless sensor networks","type":"paper-conference"},"uris":["http://www.mendeley.com/documents/?uuid=e96e87a9-e5bf-3936-96b1-4654490409f6"]},{"id":"ITEM-2","itemData":{"DOI":"10.1109/AINA.2011.60","ISSN":"1550445X","abstract":"Advances in 3G and 4G technology have offered many possibilities for developing novel applications using sensors embedded in hand held devices like cell phones. Mobility of cell phone based wireless sensor network has a critical issue of gathering sensed information in an energy efficient and delay sensitive manner. In this paper we provide a human mobility based stable clustering algorithm for data aggregation in single hop cell phone based sensor network incorporating mobility of cell phone users. We present a human mobility aware weighted clustering algorithm for data aggregation under Truncated Levy Walk (TLW) mobility model. Our approach is to select stable Cluster Heads (CH) to save the energy expenditure of network back bone formation. We have compared our algorithm with WCA [9] of mobile adhoc network and with MRECA [6] algorithm of mobile adhoc sensor network which we consider to be closely related with our work. WCA algorithm's mobility parameter is not effectively capturing mobility of human walk. Our Human mobility aware Weighted Cluster based Data Aggregation algorithm (Hm-WCDA) effectively captures human walk characteristics and thereby stabilizes the back bone network. We have evaluated performance of our algorithm primarily with stability related parameters such as number of dominant set (DS) updates, number of reaffiliations and number of cluster heads; which directly effects the energy consumption of the algorithm. The simulation results show that our algorithm is more energy-efficient and reduces the energy consumption by 18 percent as compared to MRECA and by 9 percent as compared to WCA for cluster radius of 400m. © 2011 IEEE.","author":[{"dropping-particle":"","family":"Shah","given":"M. B.","non-dropping-particle":"","parse-names":false,"suffix":""},{"dropping-particle":"","family":"Verma","given":"P. P.","non-dropping-particle":"","parse-names":false,"suffix":""},{"dropping-particle":"","family":"Merchant","given":"S. N.","non-dropping-particle":"","parse-names":false,"suffix":""},{"dropping-particle":"","family":"Desai","given":"U. B.","non-dropping-particle":"","parse-names":false,"suffix":""}],"container-title":"Proceedings - International Conference on Advanced Information Networking and Applications, AINA","id":"ITEM-2","issued":{"date-parts":[["2011"]]},"title":"Human mobility based stable clustering for data aggregation in singlehop cell phone based wireless sensor network","type":"paper-conference"},"uris":["http://www.mendeley.com/documents/?uuid=a0f62b43-6148-33a1-9226-c9aede5af437"]},{"id":"ITEM-3","itemData":{"author":[{"dropping-particle":"","family":"Shah","given":"M B","non-dropping-particle":"","parse-names":false,"suffix":""},{"dropping-particle":"","family":"Verma","given":"P P","non-dropping-particle":"","parse-names":false,"suffix":""},{"dropping-particle":"","family":"Merchant","given":"S N","non-dropping-particle":"","parse-names":false,"suffix":""},{"dropping-particle":"","family":"Desai","given":"U B","non-dropping-particle":"","parse-names":false,"suffix":""}],"container-title":"Energy","id":"ITEM-3","issued":{"date-parts":[["0"]]},"page":"1-26","title":"Human mobility aware Weighted Clustered Aggregation for Multihop Cellular Sensor Networks","type":"article-journal"},"uris":["http://www.mendeley.com/documents/?uuid=5351cdbf-0917-4ad7-a16d-99c54fc4a344"]},{"id":"ITEM-4","itemData":{"author":[{"dropping-particle":"","family":"Shah","given":"M B","non-dropping-particle":"","parse-names":false,"suffix":""},{"dropping-particle":"","family":"Verma","given":"P P","non-dropping-particle":"","parse-names":false,"suffix":""},{"dropping-particle":"","family":"Merchant","given":"S N","non-dropping-particle":"","parse-names":false,"suffix":""},{"dropping-particle":"","family":"Desai","given":"U B","non-dropping-particle":"","parse-names":false,"suffix":""}],"container-title":"Networks","id":"ITEM-4","issued":{"date-parts":[["0"]]},"page":"1-15","title":"A Novel Data Aggregation Algorithm for Multihop Cellular Sensor Networks","type":"article-journal"},"uris":["http://www.mendeley.com/documents/?uuid=01d824a0-ca52-4539-b4d3-aadd495a12fa"]},{"id":"ITEM-5","itemData":{"author":[{"dropping-particle":"","family":"Shah","given":"Mehul B","non-dropping-particle":"","parse-names":false,"suffix":""},{"dropping-particle":"","family":"Verma","given":"Prashant P","non-dropping-particle":"","parse-names":false,"suffix":""},{"dropping-particle":"","family":"Merchant","given":"Shabbir N","non-dropping-particle":"","parse-names":false,"suffix":""},{"dropping-particle":"","family":"Desai","given":"Uday B","non-dropping-particle":"","parse-names":false,"suffix":""}],"container-title":"Technology","id":"ITEM-5","issued":{"date-parts":[["0"]]},"title":"Performance Evaluation of Weighted Clustering Scheme for Mobile Ad-hoc and Sensor networks under Realistic Mobility Models","type":"article-journal"},"uris":["http://www.mendeley.com/documents/?uuid=04191cf8-9354-49f7-900d-ac0bd068eca4"]},{"id":"ITEM-6","itemData":{"author":[{"dropping-particle":"","family":"Shah","given":"M B","non-dropping-particle":"","parse-names":false,"suffix":""},{"dropping-particle":"","family":"Verma","given":"P P","non-dropping-particle":"","parse-names":false,"suffix":""},{"dropping-particle":"","family":"Merchant","given":"S N","non-dropping-particle":"","parse-names":false,"suffix":""},{"dropping-particle":"","family":"Desai","given":"U B","non-dropping-particle":"","parse-names":false,"suffix":""}],"container-title":"Simulation","id":"ITEM-6","issued":{"date-parts":[["0"]]},"title":"A Weighted Clustered based Data aggregation in Cellphone based Sensor Networks","type":"article-journal"},"uris":["http://www.mendeley.com/documents/?uuid=d45929b5-aa40-487c-91a0-f19fd86c6fc2"]},{"id":"ITEM-7","itemData":{"author":[{"dropping-particle":"","family":"Shah","given":"M B","non-dropping-particle":"","parse-names":false,"suffix":""},{"dropping-particle":"","family":"Verma","given":"P P","non-dropping-particle":"","parse-names":false,"suffix":""},{"dropping-particle":"","family":"Merchant","given":"S N","non-dropping-particle":"","parse-names":false,"suffix":""},{"dropping-particle":"","family":"Desai","given":"U B","non-dropping-particle":"","parse-names":false,"suffix":""}],"container-title":"Energy","id":"ITEM-7","issued":{"date-parts":[["0"]]},"page":"1-32","title":"A Novel Weighted Cluster based Data Aggregation for Multihop Cellular Sensor Networks","type":"article-journal"},"uris":["http://www.mendeley.com/documents/?uuid=ede69e9e-7b5f-4725-b135-9985363592ee"]},{"id":"ITEM-8","itemData":{"author":[{"dropping-particle":"","family":"Shah","given":"M B","non-dropping-particle":"","parse-names":false,"suffix":""},{"dropping-particle":"","family":"Verma","given":"P P","non-dropping-particle":"","parse-names":false,"suffix":""},{"dropping-particle":"","family":"Merchant","given":"S N","non-dropping-particle":"","parse-names":false,"suffix":""},{"dropping-particle":"","family":"Desai","given":"U B","non-dropping-particle":"","parse-names":false,"suffix":""}],"container-title":"Energy","id":"ITEM-8","issued":{"date-parts":[["0"]]},"page":"1-32","title":"A Novel Weighted Cluster based Data Aggregation for Multihop Cellular Sensor Networks","type":"article-journal"},"uris":["http://www.mendeley.com/documents/?uuid=aba436a6-d103-4f12-aaec-29a5d1ae48f8"]},{"id":"ITEM-9","itemData":{"author":[{"dropping-particle":"","family":"Shah","given":"M B","non-dropping-particle":"","parse-names":false,"suffix":""},{"dropping-particle":"","family":"Verma","given":"P P","non-dropping-particle":"","parse-names":false,"suffix":""},{"dropping-particle":"","family":"Merchant","given":"S N","non-dropping-particle":"","parse-names":false,"suffix":""},{"dropping-particle":"","family":"Desai","given":"U B","non-dropping-particle":"","parse-names":false,"suffix":""}],"container-title":"Networks","id":"ITEM-9","issued":{"date-parts":[["0"]]},"title":"Weighted clustered data aggregation in Multihop Cellular Sensor Networks","type":"article-journal"},"uris":["http://www.mendeley.com/documents/?uuid=c0ae65b4-d037-4e3d-a160-7f3b2463983c"]},{"id":"ITEM-10","itemData":{"author":[{"dropping-particle":"","family":"Shah","given":"M B","non-dropping-particle":"","parse-names":false,"suffix":""},{"dropping-particle":"","family":"Verma","given":"P P","non-dropping-particle":"","parse-names":false,"suffix":""},{"dropping-particle":"","family":"Merchant","given":"S N","non-dropping-particle":"","parse-names":false,"suffix":""},{"dropping-particle":"","family":"Desai","given":"U B","non-dropping-particle":"","parse-names":false,"suffix":""}],"container-title":"Technology","id":"ITEM-10","issued":{"date-parts":[["0"]]},"page":"1-5","title":"A Weighted Cluster based Data aggregation in Multihop Cellular Sensor Networks","type":"article-journal"},"uris":["http://www.mendeley.com/documents/?uuid=6c12301a-f3da-43c5-8992-59a11e75aebe"]},{"id":"ITEM-11","itemData":{"author":[{"dropping-particle":"","family":"Shah","given":"Mehul B","non-dropping-particle":"","parse-names":false,"suffix":""},{"dropping-particle":"","family":"Verma","given":"Prashant P","non-dropping-particle":"","parse-names":false,"suffix":""},{"dropping-particle":"","family":"Merchant","given":"S N","non-dropping-particle":"","parse-names":false,"suffix":""},{"dropping-particle":"","family":"Desai","given":"U B","non-dropping-particle":"","parse-names":false,"suffix":""}],"container-title":"Advances","id":"ITEM-11","issued":{"date-parts":[["0"]]},"title":"Performance Evaluation of Weighted Clustering Scheme for Mobile Ad-hoc and Sensor networks under Realistic Mobility Models","type":"article-journal"},"uris":["http://www.mendeley.com/documents/?uuid=2d7d1f3a-285f-4928-ae1b-629f31c85589"]},{"id":"ITEM-12","itemData":{"author":[{"dropping-particle":"","family":"Shah","given":"M B","non-dropping-particle":"","parse-names":false,"suffix":""},{"dropping-particle":"","family":"Verma","given":"P P","non-dropping-particle":"","parse-names":false,"suffix":""},{"dropping-particle":"","family":"Merchant","given":"S N","non-dropping-particle":"","parse-names":false,"suffix":""},{"dropping-particle":"","family":"Desai","given":"U B","non-dropping-particle":"","parse-names":false,"suffix":""}],"container-title":"Technology","id":"ITEM-12","issued":{"date-parts":[["0"]]},"title":"A Weighted Cluster based Data aggregation in Multihop Cellular Sensor Networks","type":"article-journal"},"uris":["http://www.mendeley.com/documents/?uuid=9ca43f0d-8ab5-4c15-aff8-a5bebbd9c130"]},{"id":"ITEM-13","itemData":{"author":[{"dropping-particle":"","family":"Shah","given":"Mehul B","non-dropping-particle":"","parse-names":false,"suffix":""},{"dropping-particle":"","family":"Verma","given":"Prashant","non-dropping-particle":"","parse-names":false,"suffix":""},{"dropping-particle":"","family":"Merchant","given":"S N","non-dropping-particle":"","parse-names":false,"suffix":""},{"dropping-particle":"","family":"Desai","given":"U B","non-dropping-particle":"","parse-names":false,"suffix":""}],"container-title":"Compute","id":"ITEM-13","issued":{"date-parts":[["0"]]},"page":"1-1","title":"Performance Evaluation of Weighted Clustering Scheme for Mobile Ad-hoc and Sensor networks under Realistic Mobility Models","type":"article-journal","volume":"1"},"uris":["http://www.mendeley.com/documents/?uuid=8b399907-8771-408a-bb7a-3ff1afc19c2c"]},{"id":"ITEM-14","itemData":{"author":[{"dropping-particle":"","family":"Shah","given":"M B","non-dropping-particle":"","parse-names":false,"suffix":""},{"dropping-particle":"","family":"Verma","given":"P P","non-dropping-particle":"","parse-names":false,"suffix":""},{"dropping-particle":"","family":"Merchant","given":"S N","non-dropping-particle":"","parse-names":false,"suffix":""},{"dropping-particle":"","family":"Desai","given":"U B","non-dropping-particle":"","parse-names":false,"suffix":""}],"container-title":"Energy","id":"ITEM-14","issued":{"date-parts":[["0"]]},"page":"1-27","title":"A Novel Weighted Cluster based Data Aggregation for Multihop Cellular Sensor Networks","type":"article-journal"},"uris":["http://www.mendeley.com/documents/?uuid=20c08060-91dd-421a-b621-72acbf356f55"]},{"id":"ITEM-15","itemData":{"author":[{"dropping-particle":"","family":"Shah","given":"M B","non-dropping-particle":"","parse-names":false,"suffix":""},{"dropping-particle":"","family":"Verma","given":"P P","non-dropping-particle":"","parse-names":false,"suffix":""},{"dropping-particle":"","family":"Merchant","given":"S N","non-dropping-particle":"","parse-names":false,"suffix":""},{"dropping-particle":"","family":"Desai","given":"U B","non-dropping-particle":"","parse-names":false,"suffix":""}],"container-title":"Simulation","id":"ITEM-15","issued":{"date-parts":[["0"]]},"page":"1-3","title":"A Novel Weighted Cluster based Data Aggregation Algorithm in Multihop Cellular Sensor Networks","type":"article-journal"},"uris":["http://www.mendeley.com/documents/?uuid=4a093b97-9b9b-49ce-a03d-8bd8cf804c64"]}],"mendeley":{"formattedCitation":"[1], [2], [10]–[14], [3]–[7], [7]–[9]","plainTextFormattedCitation":"[1], [2], [10]–[14], [3]–[7], [7]–[9]","previouslyFormattedCitation":"[1], [2], [10]–[14], [3]–[7], [7]–[9]"},"properties":{"noteIndex":0},"schema":"https://github.com/citation-style-language/schema/raw/master/csl-citation.json"}</w:instrText>
      </w:r>
      <w:r>
        <w:fldChar w:fldCharType="separate"/>
      </w:r>
      <w:r w:rsidRPr="00080491">
        <w:rPr>
          <w:noProof/>
        </w:rPr>
        <w:t>[1], [2], [10]–[14], [3]–[7], [7]–[9]</w:t>
      </w:r>
      <w:r>
        <w:fldChar w:fldCharType="end"/>
      </w:r>
    </w:p>
    <w:p w14:paraId="4D478BE0" w14:textId="4CCDF65A" w:rsidR="00080491" w:rsidRDefault="00080491" w:rsidP="00080491">
      <w:pPr>
        <w:widowControl w:val="0"/>
        <w:autoSpaceDE w:val="0"/>
        <w:autoSpaceDN w:val="0"/>
        <w:adjustRightInd w:val="0"/>
      </w:pPr>
    </w:p>
    <w:p w14:paraId="7586493C" w14:textId="4046D9E3" w:rsidR="00080491" w:rsidRPr="00080491" w:rsidRDefault="00080491" w:rsidP="00080491">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Pr="00080491">
        <w:rPr>
          <w:rFonts w:ascii="Calibri" w:hAnsi="Calibri" w:cs="Calibri"/>
          <w:noProof/>
        </w:rPr>
        <w:t>[1]</w:t>
      </w:r>
      <w:r w:rsidRPr="00080491">
        <w:rPr>
          <w:rFonts w:ascii="Calibri" w:hAnsi="Calibri" w:cs="Calibri"/>
          <w:noProof/>
        </w:rPr>
        <w:tab/>
        <w:t>M. B. Shah, P. P. Verma, S. N. Merchant, and U. B. Desai, “Human walk aware mobility resistant efficient clustering for data gathering in cell phone based wireless sensor networks,” 2011, doi: 10.1109/WOCC.2011.5872283.</w:t>
      </w:r>
    </w:p>
    <w:p w14:paraId="3BB472D1" w14:textId="77777777" w:rsidR="00080491" w:rsidRPr="00080491" w:rsidRDefault="00080491" w:rsidP="00080491">
      <w:pPr>
        <w:widowControl w:val="0"/>
        <w:autoSpaceDE w:val="0"/>
        <w:autoSpaceDN w:val="0"/>
        <w:adjustRightInd w:val="0"/>
        <w:ind w:left="640" w:hanging="640"/>
        <w:rPr>
          <w:rFonts w:ascii="Calibri" w:hAnsi="Calibri" w:cs="Calibri"/>
          <w:noProof/>
        </w:rPr>
      </w:pPr>
      <w:r w:rsidRPr="00080491">
        <w:rPr>
          <w:rFonts w:ascii="Calibri" w:hAnsi="Calibri" w:cs="Calibri"/>
          <w:noProof/>
        </w:rPr>
        <w:t>[2]</w:t>
      </w:r>
      <w:r w:rsidRPr="00080491">
        <w:rPr>
          <w:rFonts w:ascii="Calibri" w:hAnsi="Calibri" w:cs="Calibri"/>
          <w:noProof/>
        </w:rPr>
        <w:tab/>
        <w:t>M. B. Shah, P. P. Verma, S. N. Merchant, and U. B. Desai, “Human mobility based stable clustering for data aggregation in singlehop cell phone based wireless sensor network,” 2011, doi: 10.1109/AINA.2011.60.</w:t>
      </w:r>
    </w:p>
    <w:p w14:paraId="14A584AF" w14:textId="77777777" w:rsidR="00080491" w:rsidRPr="00080491" w:rsidRDefault="00080491" w:rsidP="00080491">
      <w:pPr>
        <w:widowControl w:val="0"/>
        <w:autoSpaceDE w:val="0"/>
        <w:autoSpaceDN w:val="0"/>
        <w:adjustRightInd w:val="0"/>
        <w:ind w:left="640" w:hanging="640"/>
        <w:rPr>
          <w:rFonts w:ascii="Calibri" w:hAnsi="Calibri" w:cs="Calibri"/>
          <w:noProof/>
        </w:rPr>
      </w:pPr>
      <w:r w:rsidRPr="00080491">
        <w:rPr>
          <w:rFonts w:ascii="Calibri" w:hAnsi="Calibri" w:cs="Calibri"/>
          <w:noProof/>
        </w:rPr>
        <w:t>[3]</w:t>
      </w:r>
      <w:r w:rsidRPr="00080491">
        <w:rPr>
          <w:rFonts w:ascii="Calibri" w:hAnsi="Calibri" w:cs="Calibri"/>
          <w:noProof/>
        </w:rPr>
        <w:tab/>
        <w:t xml:space="preserve">M. B. Shah, P. P. Verma, S. N. Merchant, and U. B. Desai, “Human mobility aware Weighted Clustered Aggregation for Multihop Cellular Sensor Networks,” </w:t>
      </w:r>
      <w:r w:rsidRPr="00080491">
        <w:rPr>
          <w:rFonts w:ascii="Calibri" w:hAnsi="Calibri" w:cs="Calibri"/>
          <w:i/>
          <w:iCs/>
          <w:noProof/>
        </w:rPr>
        <w:t>Energy</w:t>
      </w:r>
      <w:r w:rsidRPr="00080491">
        <w:rPr>
          <w:rFonts w:ascii="Calibri" w:hAnsi="Calibri" w:cs="Calibri"/>
          <w:noProof/>
        </w:rPr>
        <w:t>, pp. 1–26.</w:t>
      </w:r>
    </w:p>
    <w:p w14:paraId="2CDFEF5D" w14:textId="77777777" w:rsidR="00080491" w:rsidRPr="00080491" w:rsidRDefault="00080491" w:rsidP="00080491">
      <w:pPr>
        <w:widowControl w:val="0"/>
        <w:autoSpaceDE w:val="0"/>
        <w:autoSpaceDN w:val="0"/>
        <w:adjustRightInd w:val="0"/>
        <w:ind w:left="640" w:hanging="640"/>
        <w:rPr>
          <w:rFonts w:ascii="Calibri" w:hAnsi="Calibri" w:cs="Calibri"/>
          <w:noProof/>
        </w:rPr>
      </w:pPr>
      <w:r w:rsidRPr="00080491">
        <w:rPr>
          <w:rFonts w:ascii="Calibri" w:hAnsi="Calibri" w:cs="Calibri"/>
          <w:noProof/>
        </w:rPr>
        <w:t>[4]</w:t>
      </w:r>
      <w:r w:rsidRPr="00080491">
        <w:rPr>
          <w:rFonts w:ascii="Calibri" w:hAnsi="Calibri" w:cs="Calibri"/>
          <w:noProof/>
        </w:rPr>
        <w:tab/>
        <w:t xml:space="preserve">M. B. Shah, P. P. Verma, S. N. Merchant, and U. B. Desai, “A Novel Data Aggregation Algorithm for Multihop Cellular Sensor Networks,” </w:t>
      </w:r>
      <w:r w:rsidRPr="00080491">
        <w:rPr>
          <w:rFonts w:ascii="Calibri" w:hAnsi="Calibri" w:cs="Calibri"/>
          <w:i/>
          <w:iCs/>
          <w:noProof/>
        </w:rPr>
        <w:t>Networks</w:t>
      </w:r>
      <w:r w:rsidRPr="00080491">
        <w:rPr>
          <w:rFonts w:ascii="Calibri" w:hAnsi="Calibri" w:cs="Calibri"/>
          <w:noProof/>
        </w:rPr>
        <w:t>, pp. 1–15.</w:t>
      </w:r>
    </w:p>
    <w:p w14:paraId="25EE88B2" w14:textId="77777777" w:rsidR="00080491" w:rsidRPr="00080491" w:rsidRDefault="00080491" w:rsidP="00080491">
      <w:pPr>
        <w:widowControl w:val="0"/>
        <w:autoSpaceDE w:val="0"/>
        <w:autoSpaceDN w:val="0"/>
        <w:adjustRightInd w:val="0"/>
        <w:ind w:left="640" w:hanging="640"/>
        <w:rPr>
          <w:rFonts w:ascii="Calibri" w:hAnsi="Calibri" w:cs="Calibri"/>
          <w:noProof/>
        </w:rPr>
      </w:pPr>
      <w:r w:rsidRPr="00080491">
        <w:rPr>
          <w:rFonts w:ascii="Calibri" w:hAnsi="Calibri" w:cs="Calibri"/>
          <w:noProof/>
        </w:rPr>
        <w:t>[5]</w:t>
      </w:r>
      <w:r w:rsidRPr="00080491">
        <w:rPr>
          <w:rFonts w:ascii="Calibri" w:hAnsi="Calibri" w:cs="Calibri"/>
          <w:noProof/>
        </w:rPr>
        <w:tab/>
        <w:t xml:space="preserve">M. B. Shah, P. P. Verma, S. N. Merchant, and U. B. Desai, “Performance Evaluation of Weighted Clustering Scheme for Mobile Ad-hoc and Sensor networks under Realistic Mobility Models,” </w:t>
      </w:r>
      <w:r w:rsidRPr="00080491">
        <w:rPr>
          <w:rFonts w:ascii="Calibri" w:hAnsi="Calibri" w:cs="Calibri"/>
          <w:i/>
          <w:iCs/>
          <w:noProof/>
        </w:rPr>
        <w:t>Technology</w:t>
      </w:r>
      <w:r w:rsidRPr="00080491">
        <w:rPr>
          <w:rFonts w:ascii="Calibri" w:hAnsi="Calibri" w:cs="Calibri"/>
          <w:noProof/>
        </w:rPr>
        <w:t>.</w:t>
      </w:r>
    </w:p>
    <w:p w14:paraId="4AFEDA32" w14:textId="77777777" w:rsidR="00080491" w:rsidRPr="00080491" w:rsidRDefault="00080491" w:rsidP="00080491">
      <w:pPr>
        <w:widowControl w:val="0"/>
        <w:autoSpaceDE w:val="0"/>
        <w:autoSpaceDN w:val="0"/>
        <w:adjustRightInd w:val="0"/>
        <w:ind w:left="640" w:hanging="640"/>
        <w:rPr>
          <w:rFonts w:ascii="Calibri" w:hAnsi="Calibri" w:cs="Calibri"/>
          <w:noProof/>
        </w:rPr>
      </w:pPr>
      <w:r w:rsidRPr="00080491">
        <w:rPr>
          <w:rFonts w:ascii="Calibri" w:hAnsi="Calibri" w:cs="Calibri"/>
          <w:noProof/>
        </w:rPr>
        <w:t>[6]</w:t>
      </w:r>
      <w:r w:rsidRPr="00080491">
        <w:rPr>
          <w:rFonts w:ascii="Calibri" w:hAnsi="Calibri" w:cs="Calibri"/>
          <w:noProof/>
        </w:rPr>
        <w:tab/>
        <w:t xml:space="preserve">M. B. Shah, P. P. Verma, S. N. Merchant, and U. B. Desai, “A Weighted Clustered based Data aggregation in Cellphone based Sensor Networks,” </w:t>
      </w:r>
      <w:r w:rsidRPr="00080491">
        <w:rPr>
          <w:rFonts w:ascii="Calibri" w:hAnsi="Calibri" w:cs="Calibri"/>
          <w:i/>
          <w:iCs/>
          <w:noProof/>
        </w:rPr>
        <w:t>Simulation</w:t>
      </w:r>
      <w:r w:rsidRPr="00080491">
        <w:rPr>
          <w:rFonts w:ascii="Calibri" w:hAnsi="Calibri" w:cs="Calibri"/>
          <w:noProof/>
        </w:rPr>
        <w:t>.</w:t>
      </w:r>
    </w:p>
    <w:p w14:paraId="2E059F95" w14:textId="77777777" w:rsidR="00080491" w:rsidRPr="00080491" w:rsidRDefault="00080491" w:rsidP="00080491">
      <w:pPr>
        <w:widowControl w:val="0"/>
        <w:autoSpaceDE w:val="0"/>
        <w:autoSpaceDN w:val="0"/>
        <w:adjustRightInd w:val="0"/>
        <w:ind w:left="640" w:hanging="640"/>
        <w:rPr>
          <w:rFonts w:ascii="Calibri" w:hAnsi="Calibri" w:cs="Calibri"/>
          <w:noProof/>
        </w:rPr>
      </w:pPr>
      <w:r w:rsidRPr="00080491">
        <w:rPr>
          <w:rFonts w:ascii="Calibri" w:hAnsi="Calibri" w:cs="Calibri"/>
          <w:noProof/>
        </w:rPr>
        <w:t>[7]</w:t>
      </w:r>
      <w:r w:rsidRPr="00080491">
        <w:rPr>
          <w:rFonts w:ascii="Calibri" w:hAnsi="Calibri" w:cs="Calibri"/>
          <w:noProof/>
        </w:rPr>
        <w:tab/>
        <w:t xml:space="preserve">M. B. Shah, P. P. Verma, S. N. Merchant, and U. B. Desai, “A Novel Weighted Cluster based Data Aggregation for Multihop Cellular Sensor Networks,” </w:t>
      </w:r>
      <w:r w:rsidRPr="00080491">
        <w:rPr>
          <w:rFonts w:ascii="Calibri" w:hAnsi="Calibri" w:cs="Calibri"/>
          <w:i/>
          <w:iCs/>
          <w:noProof/>
        </w:rPr>
        <w:t>Energy</w:t>
      </w:r>
      <w:r w:rsidRPr="00080491">
        <w:rPr>
          <w:rFonts w:ascii="Calibri" w:hAnsi="Calibri" w:cs="Calibri"/>
          <w:noProof/>
        </w:rPr>
        <w:t>, pp. 1–32.</w:t>
      </w:r>
    </w:p>
    <w:p w14:paraId="28C7F4CA" w14:textId="77777777" w:rsidR="00080491" w:rsidRPr="00080491" w:rsidRDefault="00080491" w:rsidP="00080491">
      <w:pPr>
        <w:widowControl w:val="0"/>
        <w:autoSpaceDE w:val="0"/>
        <w:autoSpaceDN w:val="0"/>
        <w:adjustRightInd w:val="0"/>
        <w:ind w:left="640" w:hanging="640"/>
        <w:rPr>
          <w:rFonts w:ascii="Calibri" w:hAnsi="Calibri" w:cs="Calibri"/>
          <w:noProof/>
        </w:rPr>
      </w:pPr>
      <w:r w:rsidRPr="00080491">
        <w:rPr>
          <w:rFonts w:ascii="Calibri" w:hAnsi="Calibri" w:cs="Calibri"/>
          <w:noProof/>
        </w:rPr>
        <w:t>[8]</w:t>
      </w:r>
      <w:r w:rsidRPr="00080491">
        <w:rPr>
          <w:rFonts w:ascii="Calibri" w:hAnsi="Calibri" w:cs="Calibri"/>
          <w:noProof/>
        </w:rPr>
        <w:tab/>
        <w:t xml:space="preserve">M. B. Shah, P. P. Verma, S. N. Merchant, and U. B. Desai, “Weighted clustered data aggregation in Multihop Cellular Sensor Networks,” </w:t>
      </w:r>
      <w:r w:rsidRPr="00080491">
        <w:rPr>
          <w:rFonts w:ascii="Calibri" w:hAnsi="Calibri" w:cs="Calibri"/>
          <w:i/>
          <w:iCs/>
          <w:noProof/>
        </w:rPr>
        <w:t>Networks</w:t>
      </w:r>
      <w:r w:rsidRPr="00080491">
        <w:rPr>
          <w:rFonts w:ascii="Calibri" w:hAnsi="Calibri" w:cs="Calibri"/>
          <w:noProof/>
        </w:rPr>
        <w:t>.</w:t>
      </w:r>
    </w:p>
    <w:p w14:paraId="1A06C52C" w14:textId="77777777" w:rsidR="00080491" w:rsidRPr="00080491" w:rsidRDefault="00080491" w:rsidP="00080491">
      <w:pPr>
        <w:widowControl w:val="0"/>
        <w:autoSpaceDE w:val="0"/>
        <w:autoSpaceDN w:val="0"/>
        <w:adjustRightInd w:val="0"/>
        <w:ind w:left="640" w:hanging="640"/>
        <w:rPr>
          <w:rFonts w:ascii="Calibri" w:hAnsi="Calibri" w:cs="Calibri"/>
          <w:noProof/>
        </w:rPr>
      </w:pPr>
      <w:r w:rsidRPr="00080491">
        <w:rPr>
          <w:rFonts w:ascii="Calibri" w:hAnsi="Calibri" w:cs="Calibri"/>
          <w:noProof/>
        </w:rPr>
        <w:t>[9]</w:t>
      </w:r>
      <w:r w:rsidRPr="00080491">
        <w:rPr>
          <w:rFonts w:ascii="Calibri" w:hAnsi="Calibri" w:cs="Calibri"/>
          <w:noProof/>
        </w:rPr>
        <w:tab/>
        <w:t xml:space="preserve">M. B. Shah, P. P. Verma, S. N. Merchant, and U. B. Desai, “A Weighted Cluster based Data aggregation in Multihop Cellular Sensor Networks,” </w:t>
      </w:r>
      <w:r w:rsidRPr="00080491">
        <w:rPr>
          <w:rFonts w:ascii="Calibri" w:hAnsi="Calibri" w:cs="Calibri"/>
          <w:i/>
          <w:iCs/>
          <w:noProof/>
        </w:rPr>
        <w:t>Technology</w:t>
      </w:r>
      <w:r w:rsidRPr="00080491">
        <w:rPr>
          <w:rFonts w:ascii="Calibri" w:hAnsi="Calibri" w:cs="Calibri"/>
          <w:noProof/>
        </w:rPr>
        <w:t>, pp. 1–5.</w:t>
      </w:r>
    </w:p>
    <w:p w14:paraId="10C6F005" w14:textId="77777777" w:rsidR="00080491" w:rsidRPr="00080491" w:rsidRDefault="00080491" w:rsidP="00080491">
      <w:pPr>
        <w:widowControl w:val="0"/>
        <w:autoSpaceDE w:val="0"/>
        <w:autoSpaceDN w:val="0"/>
        <w:adjustRightInd w:val="0"/>
        <w:ind w:left="640" w:hanging="640"/>
        <w:rPr>
          <w:rFonts w:ascii="Calibri" w:hAnsi="Calibri" w:cs="Calibri"/>
          <w:noProof/>
        </w:rPr>
      </w:pPr>
      <w:r w:rsidRPr="00080491">
        <w:rPr>
          <w:rFonts w:ascii="Calibri" w:hAnsi="Calibri" w:cs="Calibri"/>
          <w:noProof/>
        </w:rPr>
        <w:t>[10]</w:t>
      </w:r>
      <w:r w:rsidRPr="00080491">
        <w:rPr>
          <w:rFonts w:ascii="Calibri" w:hAnsi="Calibri" w:cs="Calibri"/>
          <w:noProof/>
        </w:rPr>
        <w:tab/>
        <w:t xml:space="preserve">M. B. Shah, P. P. Verma, S. N. Merchant, and U. B. Desai, “Performance Evaluation of Weighted Clustering Scheme for Mobile Ad-hoc and Sensor networks under Realistic Mobility Models,” </w:t>
      </w:r>
      <w:r w:rsidRPr="00080491">
        <w:rPr>
          <w:rFonts w:ascii="Calibri" w:hAnsi="Calibri" w:cs="Calibri"/>
          <w:i/>
          <w:iCs/>
          <w:noProof/>
        </w:rPr>
        <w:t>Advances</w:t>
      </w:r>
      <w:r w:rsidRPr="00080491">
        <w:rPr>
          <w:rFonts w:ascii="Calibri" w:hAnsi="Calibri" w:cs="Calibri"/>
          <w:noProof/>
        </w:rPr>
        <w:t>.</w:t>
      </w:r>
    </w:p>
    <w:p w14:paraId="3AF2AAC9" w14:textId="77777777" w:rsidR="00080491" w:rsidRPr="00080491" w:rsidRDefault="00080491" w:rsidP="00080491">
      <w:pPr>
        <w:widowControl w:val="0"/>
        <w:autoSpaceDE w:val="0"/>
        <w:autoSpaceDN w:val="0"/>
        <w:adjustRightInd w:val="0"/>
        <w:ind w:left="640" w:hanging="640"/>
        <w:rPr>
          <w:rFonts w:ascii="Calibri" w:hAnsi="Calibri" w:cs="Calibri"/>
          <w:noProof/>
        </w:rPr>
      </w:pPr>
      <w:r w:rsidRPr="00080491">
        <w:rPr>
          <w:rFonts w:ascii="Calibri" w:hAnsi="Calibri" w:cs="Calibri"/>
          <w:noProof/>
        </w:rPr>
        <w:t>[11]</w:t>
      </w:r>
      <w:r w:rsidRPr="00080491">
        <w:rPr>
          <w:rFonts w:ascii="Calibri" w:hAnsi="Calibri" w:cs="Calibri"/>
          <w:noProof/>
        </w:rPr>
        <w:tab/>
        <w:t xml:space="preserve">M. B. Shah, P. P. Verma, S. N. Merchant, and U. B. Desai, “A Weighted Cluster based Data aggregation in Multihop Cellular Sensor Networks,” </w:t>
      </w:r>
      <w:r w:rsidRPr="00080491">
        <w:rPr>
          <w:rFonts w:ascii="Calibri" w:hAnsi="Calibri" w:cs="Calibri"/>
          <w:i/>
          <w:iCs/>
          <w:noProof/>
        </w:rPr>
        <w:t>Technology</w:t>
      </w:r>
      <w:r w:rsidRPr="00080491">
        <w:rPr>
          <w:rFonts w:ascii="Calibri" w:hAnsi="Calibri" w:cs="Calibri"/>
          <w:noProof/>
        </w:rPr>
        <w:t>.</w:t>
      </w:r>
    </w:p>
    <w:p w14:paraId="0A8EB8FD" w14:textId="77777777" w:rsidR="00080491" w:rsidRPr="00080491" w:rsidRDefault="00080491" w:rsidP="00080491">
      <w:pPr>
        <w:widowControl w:val="0"/>
        <w:autoSpaceDE w:val="0"/>
        <w:autoSpaceDN w:val="0"/>
        <w:adjustRightInd w:val="0"/>
        <w:ind w:left="640" w:hanging="640"/>
        <w:rPr>
          <w:rFonts w:ascii="Calibri" w:hAnsi="Calibri" w:cs="Calibri"/>
          <w:noProof/>
        </w:rPr>
      </w:pPr>
      <w:r w:rsidRPr="00080491">
        <w:rPr>
          <w:rFonts w:ascii="Calibri" w:hAnsi="Calibri" w:cs="Calibri"/>
          <w:noProof/>
        </w:rPr>
        <w:t>[12]</w:t>
      </w:r>
      <w:r w:rsidRPr="00080491">
        <w:rPr>
          <w:rFonts w:ascii="Calibri" w:hAnsi="Calibri" w:cs="Calibri"/>
          <w:noProof/>
        </w:rPr>
        <w:tab/>
        <w:t xml:space="preserve">M. B. Shah, P. Verma, S. N. Merchant, and U. B. Desai, “Performance Evaluation of Weighted Clustering Scheme for Mobile Ad-hoc and Sensor networks under Realistic Mobility Models,” </w:t>
      </w:r>
      <w:r w:rsidRPr="00080491">
        <w:rPr>
          <w:rFonts w:ascii="Calibri" w:hAnsi="Calibri" w:cs="Calibri"/>
          <w:i/>
          <w:iCs/>
          <w:noProof/>
        </w:rPr>
        <w:t>Compute</w:t>
      </w:r>
      <w:r w:rsidRPr="00080491">
        <w:rPr>
          <w:rFonts w:ascii="Calibri" w:hAnsi="Calibri" w:cs="Calibri"/>
          <w:noProof/>
        </w:rPr>
        <w:t>, vol. 1, pp. 1–1.</w:t>
      </w:r>
    </w:p>
    <w:p w14:paraId="205B7ED4" w14:textId="77777777" w:rsidR="00080491" w:rsidRPr="00080491" w:rsidRDefault="00080491" w:rsidP="00080491">
      <w:pPr>
        <w:widowControl w:val="0"/>
        <w:autoSpaceDE w:val="0"/>
        <w:autoSpaceDN w:val="0"/>
        <w:adjustRightInd w:val="0"/>
        <w:ind w:left="640" w:hanging="640"/>
        <w:rPr>
          <w:rFonts w:ascii="Calibri" w:hAnsi="Calibri" w:cs="Calibri"/>
          <w:noProof/>
        </w:rPr>
      </w:pPr>
      <w:r w:rsidRPr="00080491">
        <w:rPr>
          <w:rFonts w:ascii="Calibri" w:hAnsi="Calibri" w:cs="Calibri"/>
          <w:noProof/>
        </w:rPr>
        <w:t>[13]</w:t>
      </w:r>
      <w:r w:rsidRPr="00080491">
        <w:rPr>
          <w:rFonts w:ascii="Calibri" w:hAnsi="Calibri" w:cs="Calibri"/>
          <w:noProof/>
        </w:rPr>
        <w:tab/>
        <w:t xml:space="preserve">M. B. Shah, P. P. Verma, S. N. Merchant, and U. B. Desai, “A Novel Weighted Cluster based Data Aggregation for Multihop Cellular Sensor Networks,” </w:t>
      </w:r>
      <w:r w:rsidRPr="00080491">
        <w:rPr>
          <w:rFonts w:ascii="Calibri" w:hAnsi="Calibri" w:cs="Calibri"/>
          <w:i/>
          <w:iCs/>
          <w:noProof/>
        </w:rPr>
        <w:t>Energy</w:t>
      </w:r>
      <w:r w:rsidRPr="00080491">
        <w:rPr>
          <w:rFonts w:ascii="Calibri" w:hAnsi="Calibri" w:cs="Calibri"/>
          <w:noProof/>
        </w:rPr>
        <w:t>, pp. 1–27.</w:t>
      </w:r>
    </w:p>
    <w:p w14:paraId="711D5857" w14:textId="77777777" w:rsidR="00080491" w:rsidRPr="00080491" w:rsidRDefault="00080491" w:rsidP="00080491">
      <w:pPr>
        <w:widowControl w:val="0"/>
        <w:autoSpaceDE w:val="0"/>
        <w:autoSpaceDN w:val="0"/>
        <w:adjustRightInd w:val="0"/>
        <w:ind w:left="640" w:hanging="640"/>
        <w:rPr>
          <w:rFonts w:ascii="Calibri" w:hAnsi="Calibri" w:cs="Calibri"/>
          <w:noProof/>
        </w:rPr>
      </w:pPr>
      <w:r w:rsidRPr="00080491">
        <w:rPr>
          <w:rFonts w:ascii="Calibri" w:hAnsi="Calibri" w:cs="Calibri"/>
          <w:noProof/>
        </w:rPr>
        <w:t>[14]</w:t>
      </w:r>
      <w:r w:rsidRPr="00080491">
        <w:rPr>
          <w:rFonts w:ascii="Calibri" w:hAnsi="Calibri" w:cs="Calibri"/>
          <w:noProof/>
        </w:rPr>
        <w:tab/>
        <w:t xml:space="preserve">M. B. Shah, P. P. Verma, S. N. Merchant, and U. B. Desai, “A Novel Weighted Cluster based Data Aggregation Algorithm in Multihop Cellular Sensor Networks,” </w:t>
      </w:r>
      <w:r w:rsidRPr="00080491">
        <w:rPr>
          <w:rFonts w:ascii="Calibri" w:hAnsi="Calibri" w:cs="Calibri"/>
          <w:i/>
          <w:iCs/>
          <w:noProof/>
        </w:rPr>
        <w:t>Simulation</w:t>
      </w:r>
      <w:r w:rsidRPr="00080491">
        <w:rPr>
          <w:rFonts w:ascii="Calibri" w:hAnsi="Calibri" w:cs="Calibri"/>
          <w:noProof/>
        </w:rPr>
        <w:t>, pp. 1–3.</w:t>
      </w:r>
    </w:p>
    <w:p w14:paraId="1470BCB4" w14:textId="0DD2ECD5" w:rsidR="00080491" w:rsidRDefault="00080491" w:rsidP="00080491">
      <w:pPr>
        <w:widowControl w:val="0"/>
        <w:autoSpaceDE w:val="0"/>
        <w:autoSpaceDN w:val="0"/>
        <w:adjustRightInd w:val="0"/>
      </w:pPr>
      <w:r>
        <w:fldChar w:fldCharType="end"/>
      </w:r>
    </w:p>
    <w:p w14:paraId="68355658" w14:textId="77777777" w:rsidR="0086124A" w:rsidRDefault="0086124A"/>
    <w:sectPr w:rsidR="008612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3254230"/>
    <w:multiLevelType w:val="multilevel"/>
    <w:tmpl w:val="D40087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1B38"/>
    <w:rsid w:val="00023FCD"/>
    <w:rsid w:val="00080491"/>
    <w:rsid w:val="00561B38"/>
    <w:rsid w:val="0086124A"/>
    <w:rsid w:val="00D660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57D8F6"/>
  <w15:chartTrackingRefBased/>
  <w15:docId w15:val="{70D8F216-4050-7344-9EDA-D2EF124A2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onormal0">
    <w:name w:val="msonormal"/>
    <w:basedOn w:val="Normal"/>
    <w:rsid w:val="00561B38"/>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semiHidden/>
    <w:unhideWhenUsed/>
    <w:rsid w:val="00561B38"/>
    <w:rPr>
      <w:color w:val="0000FF"/>
      <w:u w:val="single"/>
    </w:rPr>
  </w:style>
  <w:style w:type="character" w:styleId="FollowedHyperlink">
    <w:name w:val="FollowedHyperlink"/>
    <w:basedOn w:val="DefaultParagraphFont"/>
    <w:uiPriority w:val="99"/>
    <w:semiHidden/>
    <w:unhideWhenUsed/>
    <w:rsid w:val="00561B38"/>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40467402">
      <w:bodyDiv w:val="1"/>
      <w:marLeft w:val="0"/>
      <w:marRight w:val="0"/>
      <w:marTop w:val="0"/>
      <w:marBottom w:val="0"/>
      <w:divBdr>
        <w:top w:val="none" w:sz="0" w:space="0" w:color="auto"/>
        <w:left w:val="none" w:sz="0" w:space="0" w:color="auto"/>
        <w:bottom w:val="none" w:sz="0" w:space="0" w:color="auto"/>
        <w:right w:val="none" w:sz="0" w:space="0" w:color="auto"/>
      </w:divBdr>
      <w:divsChild>
        <w:div w:id="716466196">
          <w:marLeft w:val="0"/>
          <w:marRight w:val="0"/>
          <w:marTop w:val="0"/>
          <w:marBottom w:val="0"/>
          <w:divBdr>
            <w:top w:val="none" w:sz="0" w:space="0" w:color="auto"/>
            <w:left w:val="none" w:sz="0" w:space="0" w:color="auto"/>
            <w:bottom w:val="none" w:sz="0" w:space="0" w:color="auto"/>
            <w:right w:val="none" w:sz="0" w:space="0" w:color="auto"/>
          </w:divBdr>
          <w:divsChild>
            <w:div w:id="905187337">
              <w:marLeft w:val="0"/>
              <w:marRight w:val="0"/>
              <w:marTop w:val="0"/>
              <w:marBottom w:val="0"/>
              <w:divBdr>
                <w:top w:val="none" w:sz="0" w:space="0" w:color="auto"/>
                <w:left w:val="none" w:sz="0" w:space="0" w:color="auto"/>
                <w:bottom w:val="none" w:sz="0" w:space="0" w:color="auto"/>
                <w:right w:val="none" w:sz="0" w:space="0" w:color="auto"/>
              </w:divBdr>
              <w:divsChild>
                <w:div w:id="1082870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725A52-16BA-2640-A696-1ED4EEEB53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Pages>
  <Words>2741</Words>
  <Characters>15627</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shant Verma</dc:creator>
  <cp:keywords/>
  <dc:description/>
  <cp:lastModifiedBy>Prashant Verma</cp:lastModifiedBy>
  <cp:revision>2</cp:revision>
  <dcterms:created xsi:type="dcterms:W3CDTF">2021-03-27T07:15:00Z</dcterms:created>
  <dcterms:modified xsi:type="dcterms:W3CDTF">2021-03-27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6b779a-4ac3-3aca-a66d-01ff1f57b725</vt:lpwstr>
  </property>
  <property fmtid="{D5CDD505-2E9C-101B-9397-08002B2CF9AE}" pid="24" name="Mendeley Citation Style_1">
    <vt:lpwstr>http://www.zotero.org/styles/ieee</vt:lpwstr>
  </property>
</Properties>
</file>